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B7BC4" w:rsidRPr="004C3A19" w:rsidRDefault="00DB7BC4" w:rsidP="00DB7BC4">
      <w:pPr>
        <w:pStyle w:val="Heading1"/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bookmarkStart w:id="0" w:name="_Toc203991972"/>
      <w:bookmarkStart w:id="1" w:name="_GoBack"/>
      <w:bookmarkEnd w:id="1"/>
      <w:r w:rsidRPr="00320F91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DAFTAR PUSTAKA</w:t>
      </w:r>
      <w:bookmarkEnd w:id="0"/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noProof/>
          <w:sz w:val="24"/>
          <w:szCs w:val="24"/>
        </w:rPr>
        <w:tab/>
        <w:t>S. Hadijah, F. Yunita, P. Studi, S. Informasi, and I. Hilir, “SISTEM INFORMASI PENJUALAN TIKET BOAT BERBASIS WEB,” vol. 2, pp. 115–122, 2020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noProof/>
          <w:sz w:val="24"/>
          <w:szCs w:val="24"/>
        </w:rPr>
        <w:tab/>
        <w:t>J. P. Lunak, “Fitriani, Sistem Pendukung Keputusan Pemberian Bantuan Hibah Kepada Kelompok Nelayan Oleh Dinas Kelautan Dan Perikanan 1 1,” vol. 1, pp. 1–10, 2019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noProof/>
          <w:sz w:val="24"/>
          <w:szCs w:val="24"/>
        </w:rPr>
        <w:tab/>
        <w:t>A. Rasyid, H. Sa, T. Informatika, K. Gedong, P. Rebo, and J. Timur, “PERANCANGAN SISTEM INFORMASI KASIR,” pp. 151–156, 2022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noProof/>
          <w:sz w:val="24"/>
          <w:szCs w:val="24"/>
        </w:rPr>
        <w:tab/>
        <w:t>A. Mulyani, R. Setiawan, R. A. Rusmana, and D. Heryanto, “Rancang Bangun Aplikasi Kasir Penjualan pada Usaha Mikro Kecil Mengengah 3Manstore Berbasis Web,” pp. 481–492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noProof/>
          <w:sz w:val="24"/>
          <w:szCs w:val="24"/>
        </w:rPr>
        <w:tab/>
        <w:t>J. Shadiq, R. Wahyudin, and R. Lolly, “Sistem Informasi Kasir pada Restoran Siap Saji FoodPanda Berbasis Desktop,” vol. 5, no. 1, pp. 85–94, 2020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noProof/>
          <w:sz w:val="24"/>
          <w:szCs w:val="24"/>
        </w:rPr>
        <w:tab/>
        <w:t>A. F. Shiam, D. Syamsianto, M. Pramudia, Y. W. Ananda, and T. Desyani, “Analisa dan Perancangan Sistem Informasi Kasir pada Maxx Coffee,” vol. 4, no. 2, pp. 124–128, 2021, doi: 10.32493/jtsi.v4i2.10854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noProof/>
          <w:sz w:val="24"/>
          <w:szCs w:val="24"/>
        </w:rPr>
        <w:tab/>
        <w:t>D. Puspita and S. Aminah, “SISTEM INFORMASI MANAJEMEN KEWIRAUSAHAAN,” vol. 3, no. 2, pp. 77–84, 2018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8]</w:t>
      </w:r>
      <w:r>
        <w:rPr>
          <w:rFonts w:ascii="Times New Roman" w:hAnsi="Times New Roman" w:cs="Times New Roman"/>
          <w:noProof/>
          <w:sz w:val="24"/>
          <w:szCs w:val="24"/>
        </w:rPr>
        <w:tab/>
        <w:t>F. I. Komputer, “FitriYunita,” vol. 3, no. 2, pp. 10–20, 2019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9]</w:t>
      </w:r>
      <w:r>
        <w:rPr>
          <w:rFonts w:ascii="Times New Roman" w:hAnsi="Times New Roman" w:cs="Times New Roman"/>
          <w:noProof/>
          <w:sz w:val="24"/>
          <w:szCs w:val="24"/>
        </w:rPr>
        <w:tab/>
        <w:t>F. Yunita and R. Melasari, “PERANCANGAN WEBSITE E-COMMERCE PADA TOKO SEMBAKO WASERDA MAK RIAN TEMBILAHAN DESIGNING AN E-COMMERCE WEBSITE FOR A GROCERY STORE,” vol. 4, no. 2, pp. 63–69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10]</w:t>
      </w:r>
      <w:r>
        <w:rPr>
          <w:rFonts w:ascii="Times New Roman" w:hAnsi="Times New Roman" w:cs="Times New Roman"/>
          <w:noProof/>
          <w:sz w:val="24"/>
          <w:szCs w:val="24"/>
        </w:rPr>
        <w:tab/>
        <w:t>F. Yunita and B. Rianto, “SISTEM INFORMASI BENGKEL BERBASIS WEB STUDI,” vol. 8, no. 2, pp. 154–165, 2022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11]</w:t>
      </w:r>
      <w:r>
        <w:rPr>
          <w:rFonts w:ascii="Times New Roman" w:hAnsi="Times New Roman" w:cs="Times New Roman"/>
          <w:noProof/>
          <w:sz w:val="24"/>
          <w:szCs w:val="24"/>
        </w:rPr>
        <w:tab/>
        <w:t>D. Y. Prasetyo, F. Yunita, U. I. Indragiri, I. Hilir, and P. Korespondensi, “Sistem Informasi E-Kasir pada Berry Konveksi Tembilahan,” vol. 6, pp. 875–885, 2022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12]</w:t>
      </w:r>
      <w:r>
        <w:rPr>
          <w:rFonts w:ascii="Times New Roman" w:hAnsi="Times New Roman" w:cs="Times New Roman"/>
          <w:noProof/>
          <w:sz w:val="24"/>
          <w:szCs w:val="24"/>
        </w:rPr>
        <w:tab/>
        <w:t>B. Rianto, “SISTEM INFORMASI MARKETPLACE PENJUALAN,” pp. 83–88.</w:t>
      </w:r>
    </w:p>
    <w:p w:rsidR="00DB7BC4" w:rsidRPr="002457F6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2457F6">
        <w:rPr>
          <w:rFonts w:ascii="Times New Roman" w:hAnsi="Times New Roman" w:cs="Times New Roman"/>
          <w:noProof/>
          <w:sz w:val="24"/>
          <w:szCs w:val="24"/>
          <w:lang w:val="fi-FI"/>
        </w:rPr>
        <w:t>[13]</w:t>
      </w:r>
      <w:r w:rsidRPr="002457F6">
        <w:rPr>
          <w:rFonts w:ascii="Times New Roman" w:hAnsi="Times New Roman" w:cs="Times New Roman"/>
          <w:noProof/>
          <w:sz w:val="24"/>
          <w:szCs w:val="24"/>
          <w:lang w:val="fi-FI"/>
        </w:rPr>
        <w:tab/>
        <w:t xml:space="preserve">B. Rianto </w:t>
      </w:r>
      <w:r w:rsidRPr="002457F6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et al.</w:t>
      </w:r>
      <w:r w:rsidRPr="002457F6">
        <w:rPr>
          <w:rFonts w:ascii="Times New Roman" w:hAnsi="Times New Roman" w:cs="Times New Roman"/>
          <w:noProof/>
          <w:sz w:val="24"/>
          <w:szCs w:val="24"/>
          <w:lang w:val="fi-FI"/>
        </w:rPr>
        <w:t>, “RANCANG BANGUN SISTEM LAYANAN KONSULTASI BANTUAN HUKUM PADA BAGIAN HUKUM,” vol. 4, pp. 59–69, 2022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[14]</w:t>
      </w:r>
      <w:r>
        <w:rPr>
          <w:rFonts w:ascii="Times New Roman" w:hAnsi="Times New Roman" w:cs="Times New Roman"/>
          <w:noProof/>
          <w:sz w:val="24"/>
          <w:szCs w:val="24"/>
        </w:rPr>
        <w:tab/>
        <w:t>P. Indonesia, “Jurnal Inovasi Penelitian,” vol. 1, no. 9, 2021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15]</w:t>
      </w:r>
      <w:r>
        <w:rPr>
          <w:rFonts w:ascii="Times New Roman" w:hAnsi="Times New Roman" w:cs="Times New Roman"/>
          <w:noProof/>
          <w:sz w:val="24"/>
          <w:szCs w:val="24"/>
        </w:rPr>
        <w:tab/>
        <w:t>A. Trianasari, “KASIR BERBASIS WEBSITE PADA LONDIRA,” vol. 5, no. 2, pp. 27–30, 2021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16]</w:t>
      </w:r>
      <w:r>
        <w:rPr>
          <w:rFonts w:ascii="Times New Roman" w:hAnsi="Times New Roman" w:cs="Times New Roman"/>
          <w:noProof/>
          <w:sz w:val="24"/>
          <w:szCs w:val="24"/>
        </w:rPr>
        <w:tab/>
        <w:t>M. Rapid, A. Development, I. I. Sholihin, A. T. Zy, and U. D. Soer, “Jurnal Teknologi Pelita Bangsa Rancang Bangun Sistem Aplikasi E-Cashier Berbasis Web Menggunakan,” vol. 12, no. 1, pp. 1–7, 2020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17]</w:t>
      </w:r>
      <w:r>
        <w:rPr>
          <w:rFonts w:ascii="Times New Roman" w:hAnsi="Times New Roman" w:cs="Times New Roman"/>
          <w:noProof/>
          <w:sz w:val="24"/>
          <w:szCs w:val="24"/>
        </w:rPr>
        <w:tab/>
        <w:t>F. Rusghana, “APLIKASI KASIR PENJUALAN BERBASIS WEB MENGGUNAKAN PHP DAN MYSQL ( Studi Kasus : Rumah Yatim d an Tahfidz Qur ’ an Madani ),” vol. 2, no. 3, pp. 1783–1798, 2023.</w:t>
      </w:r>
    </w:p>
    <w:p w:rsidR="00DB7BC4" w:rsidRDefault="00DB7BC4" w:rsidP="00DB7BC4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18]</w:t>
      </w:r>
      <w:r>
        <w:rPr>
          <w:rFonts w:ascii="Times New Roman" w:hAnsi="Times New Roman" w:cs="Times New Roman"/>
          <w:noProof/>
          <w:sz w:val="24"/>
          <w:szCs w:val="24"/>
        </w:rPr>
        <w:tab/>
        <w:t>F. Aditia, F. Yunita, M. S. Rozi, and U. I. Indragiri, “SISTEM INFORMASI PERPUSTAKAAN MENGGUNAKAN QR CODE PADA SMP NEGERI 6 KEMPAS BERBASIS,” vol. 12, no. 3, 2024.</w:t>
      </w:r>
    </w:p>
    <w:p w:rsidR="00DB7BC4" w:rsidRPr="00A1586D" w:rsidRDefault="00DB7BC4" w:rsidP="00DB7BC4">
      <w:pPr>
        <w:spacing w:before="240" w:line="240" w:lineRule="auto"/>
      </w:pP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end"/>
      </w:r>
    </w:p>
    <w:p w:rsidR="00F819D1" w:rsidRDefault="00F819D1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/>
    <w:p w:rsidR="00DB7BC4" w:rsidRDefault="00DB7BC4" w:rsidP="00DB7BC4">
      <w:r>
        <w:rPr>
          <w:noProof/>
        </w:rPr>
        <w:lastRenderedPageBreak/>
        <w:drawing>
          <wp:inline distT="0" distB="0" distL="0" distR="0" wp14:anchorId="54545266" wp14:editId="41EA028D">
            <wp:extent cx="4991100" cy="79248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4-12-10 at 14.04.30.jpe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1100" cy="792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4970B07E" wp14:editId="032FA061">
            <wp:extent cx="5000625" cy="792480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4-12-10 at 14.04.29.jpe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0625" cy="792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55284B1B" wp14:editId="05D6288D">
            <wp:extent cx="5019675" cy="7924800"/>
            <wp:effectExtent l="0" t="0" r="952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4-12-10 at 13.14.23.jpe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9675" cy="792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03DE5642" wp14:editId="039FDBD3">
            <wp:extent cx="5010150" cy="79248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4-12-10 at 13.14.29.jpe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0150" cy="792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26C0E9D2" wp14:editId="51D6F1A8">
            <wp:extent cx="5029200" cy="79248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4-12-10 at 13.14.30 (1).jpe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792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3E01A81A" wp14:editId="609AC0C4">
            <wp:extent cx="5029200" cy="79248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4-12-10 at 13.14.30.jpe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792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2BE1F872" wp14:editId="1704EDB5">
            <wp:extent cx="5095875" cy="7924800"/>
            <wp:effectExtent l="0" t="0" r="952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4-12-10 at 13.14.31 (1).jpe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95875" cy="792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331FE663" wp14:editId="69D62F31">
            <wp:extent cx="4962525" cy="6900754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7-23 at 16.51.51.jpe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68309" cy="69087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58DD52BA" wp14:editId="3DBB80F0">
            <wp:extent cx="5000625" cy="7924800"/>
            <wp:effectExtent l="0" t="0" r="952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7-23 at 16.51.50.jpe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0625" cy="792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B7BC4" w:rsidRDefault="00DB7BC4"/>
    <w:sectPr w:rsidR="00DB7BC4" w:rsidSect="00DB7BC4">
      <w:headerReference w:type="default" r:id="rId15"/>
      <w:footerReference w:type="default" r:id="rId16"/>
      <w:pgSz w:w="11907" w:h="16839" w:code="9"/>
      <w:pgMar w:top="1701" w:right="1701" w:bottom="1701" w:left="2268" w:header="720" w:footer="720" w:gutter="0"/>
      <w:pgNumType w:start="77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93A5F" w:rsidRDefault="00593A5F" w:rsidP="00DB7BC4">
      <w:pPr>
        <w:spacing w:after="0" w:line="240" w:lineRule="auto"/>
      </w:pPr>
      <w:r>
        <w:separator/>
      </w:r>
    </w:p>
  </w:endnote>
  <w:endnote w:type="continuationSeparator" w:id="0">
    <w:p w:rsidR="00593A5F" w:rsidRDefault="00593A5F" w:rsidP="00DB7B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4583283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B7BC4" w:rsidRDefault="00DB7BC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9</w:t>
        </w:r>
        <w:r>
          <w:rPr>
            <w:noProof/>
          </w:rPr>
          <w:fldChar w:fldCharType="end"/>
        </w:r>
      </w:p>
    </w:sdtContent>
  </w:sdt>
  <w:p w:rsidR="00DB7BC4" w:rsidRDefault="00DB7BC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93A5F" w:rsidRDefault="00593A5F" w:rsidP="00DB7BC4">
      <w:pPr>
        <w:spacing w:after="0" w:line="240" w:lineRule="auto"/>
      </w:pPr>
      <w:r>
        <w:separator/>
      </w:r>
    </w:p>
  </w:footnote>
  <w:footnote w:type="continuationSeparator" w:id="0">
    <w:p w:rsidR="00593A5F" w:rsidRDefault="00593A5F" w:rsidP="00DB7BC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7BC4" w:rsidRDefault="00DB7BC4">
    <w:pPr>
      <w:pStyle w:val="Header"/>
    </w:pPr>
    <w:r>
      <w:rPr>
        <w:noProof/>
      </w:rPr>
      <w:drawing>
        <wp:anchor distT="0" distB="0" distL="114300" distR="114300" simplePos="0" relativeHeight="251659264" behindDoc="1" locked="0" layoutInCell="1" allowOverlap="1" wp14:anchorId="5DA5194C" wp14:editId="21C86868">
          <wp:simplePos x="0" y="0"/>
          <wp:positionH relativeFrom="page">
            <wp:align>left</wp:align>
          </wp:positionH>
          <wp:positionV relativeFrom="paragraph">
            <wp:posOffset>-428625</wp:posOffset>
          </wp:positionV>
          <wp:extent cx="7459285" cy="10648950"/>
          <wp:effectExtent l="0" t="0" r="8890" b="0"/>
          <wp:wrapNone/>
          <wp:docPr id="19" name="Picture 1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459285" cy="106489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B7BC4"/>
    <w:rsid w:val="00593A5F"/>
    <w:rsid w:val="00DB7BC4"/>
    <w:rsid w:val="00F819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4E4915"/>
  <w15:chartTrackingRefBased/>
  <w15:docId w15:val="{3E2F50B6-EF43-40A2-92CB-C784B8E6FE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B7BC4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DB7BC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B7BC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DB7B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7BC4"/>
  </w:style>
  <w:style w:type="paragraph" w:styleId="Footer">
    <w:name w:val="footer"/>
    <w:basedOn w:val="Normal"/>
    <w:link w:val="FooterChar"/>
    <w:uiPriority w:val="99"/>
    <w:unhideWhenUsed/>
    <w:rsid w:val="00DB7B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7B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footer" Target="footer1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endnotes" Target="endnotes.xml"/><Relationship Id="rId15" Type="http://schemas.openxmlformats.org/officeDocument/2006/relationships/header" Target="header1.xml"/><Relationship Id="rId10" Type="http://schemas.openxmlformats.org/officeDocument/2006/relationships/image" Target="media/image5.jpeg"/><Relationship Id="rId4" Type="http://schemas.openxmlformats.org/officeDocument/2006/relationships/footnotes" Target="footnotes.xml"/><Relationship Id="rId9" Type="http://schemas.openxmlformats.org/officeDocument/2006/relationships/image" Target="media/image4.jpeg"/><Relationship Id="rId14" Type="http://schemas.openxmlformats.org/officeDocument/2006/relationships/image" Target="media/image9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1</Pages>
  <Words>389</Words>
  <Characters>2222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</dc:creator>
  <cp:keywords/>
  <dc:description/>
  <cp:lastModifiedBy>mil</cp:lastModifiedBy>
  <cp:revision>1</cp:revision>
  <dcterms:created xsi:type="dcterms:W3CDTF">2025-11-05T14:40:00Z</dcterms:created>
  <dcterms:modified xsi:type="dcterms:W3CDTF">2025-11-05T14:46:00Z</dcterms:modified>
</cp:coreProperties>
</file>